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6DF9D89F" w14:textId="77777777" w:rsidR="00F9444C" w:rsidRDefault="002D09F1">
          <w:pPr>
            <w:pStyle w:val="NoSpacing"/>
          </w:pPr>
          <w:r>
            <w:t>Your Name</w:t>
          </w:r>
        </w:p>
      </w:sdtContent>
    </w:sdt>
    <w:p w14:paraId="24F830FE" w14:textId="77777777" w:rsidR="00E614DD" w:rsidRDefault="002D7FEC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607C4308" w14:textId="77777777" w:rsidR="00E614DD" w:rsidRDefault="002D7FEC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1A24840B" w14:textId="77777777" w:rsidR="006B3A2F" w:rsidRDefault="002D7FEC" w:rsidP="006B3A2F">
      <w:pPr>
        <w:pStyle w:val="NoSpacing"/>
        <w:tabs>
          <w:tab w:val="left" w:pos="1889"/>
        </w:tabs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  <w:r w:rsidR="002D09F1">
        <w:tab/>
      </w:r>
    </w:p>
    <w:p w14:paraId="05EA5053" w14:textId="77777777" w:rsidR="006B3A2F" w:rsidRDefault="002D09F1" w:rsidP="006B3A2F">
      <w:pPr>
        <w:pStyle w:val="NoSpacing"/>
        <w:tabs>
          <w:tab w:val="left" w:pos="1889"/>
        </w:tabs>
        <w:jc w:val="center"/>
      </w:pPr>
      <w:r w:rsidRPr="00E5600E">
        <w:t>Alexandria</w:t>
      </w:r>
    </w:p>
    <w:p w14:paraId="091827B8" w14:textId="77777777" w:rsidR="003A6307" w:rsidRDefault="002D09F1" w:rsidP="003A6307">
      <w:r w:rsidRPr="00E5600E">
        <w:t xml:space="preserve">Alexandria city had been a marvel of its age not because of its </w:t>
      </w:r>
      <w:r w:rsidR="00CF06FD" w:rsidRPr="00E5600E">
        <w:t xml:space="preserve">size and beauty, </w:t>
      </w:r>
      <w:r w:rsidRPr="00E5600E">
        <w:t>but also for its massive</w:t>
      </w:r>
      <w:r w:rsidR="00CF06FD" w:rsidRPr="00E5600E">
        <w:t xml:space="preserve"> palaces</w:t>
      </w:r>
      <w:r w:rsidRPr="00E5600E">
        <w:t>.</w:t>
      </w:r>
      <w:r>
        <w:t xml:space="preserve"> There a</w:t>
      </w:r>
      <w:r w:rsidRPr="00F67ECC">
        <w:t xml:space="preserve">re </w:t>
      </w:r>
      <w:r w:rsidR="00CF06FD" w:rsidRPr="00F67ECC">
        <w:t xml:space="preserve">safe harbors, </w:t>
      </w:r>
      <w:r w:rsidR="00F67ECC" w:rsidRPr="00F67ECC">
        <w:t>museum, legendary</w:t>
      </w:r>
      <w:r w:rsidR="00EC01C0" w:rsidRPr="00F67ECC">
        <w:t xml:space="preserve"> </w:t>
      </w:r>
      <w:r w:rsidR="00F67ECC" w:rsidRPr="00F67ECC">
        <w:t xml:space="preserve">lighthouse, </w:t>
      </w:r>
      <w:r w:rsidR="00F67ECC" w:rsidRPr="00F67ECC">
        <w:rPr>
          <w:lang w:eastAsia="en-US"/>
        </w:rPr>
        <w:t xml:space="preserve">greatest library </w:t>
      </w:r>
      <w:r w:rsidR="00EC01C0" w:rsidRPr="00F67ECC">
        <w:t xml:space="preserve">as well as </w:t>
      </w:r>
      <w:r w:rsidR="00CF06FD" w:rsidRPr="00F67ECC">
        <w:t>its central market</w:t>
      </w:r>
      <w:r w:rsidR="00D46D74">
        <w:t xml:space="preserve"> </w:t>
      </w:r>
      <w:r w:rsidR="00D46D74">
        <w:fldChar w:fldCharType="begin"/>
      </w:r>
      <w:r w:rsidR="00D46D74">
        <w:instrText xml:space="preserve"> ADDIN ZOTERO_ITEM CSL_CITATION {"citationID":"n2OXrf8m","properties":{"formattedCitation":"(Casson, Penn, &amp; Davis, 2001)","plainCitation":"(Casson, Penn, &amp; Davis, 2001)","noteIndex":0},"citationItems":[{"id":2611,"uris":["http://zotero.org/users/local/KZl8ZL3A/items/4JXKFTFN"],"uri":["http://zotero.org/users/local/KZl8ZL3A/items/4JXKFTFN"],"itemData":{"id":2611,"type":"book","title":"Libraries in the Ancient World","publisher":"Yale University Press","URL":"https://books.google.com.pk/books?id=6yPhAAAAMAAJ","ISBN":"978-0-300-08809-0","author":[{"family":"Casson","given":"L."},{"family":"Penn","given":"J."},{"family":"Davis","given":"T. S."}],"issued":{"date-parts":[["2001"]]}}}],"schema":"https://github.com/citation-style-language/schema/raw/master/csl-citation.json"} </w:instrText>
      </w:r>
      <w:r w:rsidR="00D46D74">
        <w:fldChar w:fldCharType="separate"/>
      </w:r>
      <w:r w:rsidR="00D46D74" w:rsidRPr="00D46D74">
        <w:rPr>
          <w:rFonts w:ascii="Times New Roman" w:hAnsi="Times New Roman" w:cs="Times New Roman"/>
        </w:rPr>
        <w:t>(Casson, Penn, &amp; Davis, 2001)</w:t>
      </w:r>
      <w:r w:rsidR="00D46D74">
        <w:fldChar w:fldCharType="end"/>
      </w:r>
      <w:r w:rsidR="00CF06FD" w:rsidRPr="00CF06FD">
        <w:t xml:space="preserve">. </w:t>
      </w:r>
      <w:r w:rsidR="00EC01C0">
        <w:t xml:space="preserve"> </w:t>
      </w:r>
      <w:r w:rsidR="009A376C">
        <w:t>The</w:t>
      </w:r>
      <w:r w:rsidR="00EC01C0">
        <w:t xml:space="preserve"> city had </w:t>
      </w:r>
      <w:r w:rsidR="00EC01C0" w:rsidRPr="001F4351">
        <w:t xml:space="preserve">been built on </w:t>
      </w:r>
      <w:r w:rsidR="00CF06FD" w:rsidRPr="001F4351">
        <w:rPr>
          <w:lang w:eastAsia="en-US"/>
        </w:rPr>
        <w:t>knowledge</w:t>
      </w:r>
      <w:r w:rsidR="009A376C" w:rsidRPr="001F4351">
        <w:t>, and its foundations have ideas and not stones.</w:t>
      </w:r>
      <w:r w:rsidR="005C454C" w:rsidRPr="001F4351">
        <w:t xml:space="preserve"> The city had been considered as a good place for </w:t>
      </w:r>
      <w:r w:rsidR="00CF06FD" w:rsidRPr="001F4351">
        <w:rPr>
          <w:lang w:eastAsia="en-US"/>
        </w:rPr>
        <w:t xml:space="preserve">great cultures </w:t>
      </w:r>
      <w:r w:rsidR="005C454C" w:rsidRPr="001F4351">
        <w:t xml:space="preserve">as it had attracted the minds of </w:t>
      </w:r>
      <w:r w:rsidR="001F4351" w:rsidRPr="001F4351">
        <w:t>the ancient world;</w:t>
      </w:r>
      <w:r w:rsidR="00CF06FD" w:rsidRPr="001F4351">
        <w:rPr>
          <w:lang w:eastAsia="en-US"/>
        </w:rPr>
        <w:t xml:space="preserve"> scholars, </w:t>
      </w:r>
      <w:r w:rsidR="001F4351" w:rsidRPr="001F4351">
        <w:t xml:space="preserve">theorists, and writers. Different civilizations had gathered here, such as </w:t>
      </w:r>
      <w:r w:rsidR="00CF06FD" w:rsidRPr="001F4351">
        <w:rPr>
          <w:lang w:eastAsia="en-US"/>
        </w:rPr>
        <w:t xml:space="preserve">Egyptians, </w:t>
      </w:r>
      <w:r w:rsidR="00CF06FD" w:rsidRPr="00111912">
        <w:rPr>
          <w:lang w:eastAsia="en-US"/>
        </w:rPr>
        <w:t>Greeks, Babylonians, Persians</w:t>
      </w:r>
      <w:r w:rsidR="001F4351" w:rsidRPr="00111912">
        <w:t xml:space="preserve">, </w:t>
      </w:r>
      <w:r w:rsidR="00CF06FD" w:rsidRPr="00111912">
        <w:rPr>
          <w:lang w:eastAsia="en-US"/>
        </w:rPr>
        <w:t>and Romans</w:t>
      </w:r>
      <w:r w:rsidR="001F4351" w:rsidRPr="00111912">
        <w:t>.</w:t>
      </w:r>
      <w:r w:rsidR="00111912" w:rsidRPr="00111912">
        <w:t xml:space="preserve"> This lead to </w:t>
      </w:r>
      <w:r w:rsidR="00CF06FD" w:rsidRPr="00111912">
        <w:rPr>
          <w:lang w:eastAsia="en-US"/>
        </w:rPr>
        <w:t xml:space="preserve">huge </w:t>
      </w:r>
      <w:r w:rsidR="00111912" w:rsidRPr="00111912">
        <w:t>progress</w:t>
      </w:r>
      <w:r w:rsidR="00CF06FD" w:rsidRPr="00111912">
        <w:rPr>
          <w:lang w:eastAsia="en-US"/>
        </w:rPr>
        <w:t xml:space="preserve"> in </w:t>
      </w:r>
      <w:r w:rsidR="00111912" w:rsidRPr="00111912">
        <w:t xml:space="preserve">different fields, such as mathematics, astronomy, </w:t>
      </w:r>
      <w:r w:rsidR="00CF06FD" w:rsidRPr="00111912">
        <w:rPr>
          <w:lang w:eastAsia="en-US"/>
        </w:rPr>
        <w:t>alchemy, optics</w:t>
      </w:r>
      <w:r w:rsidR="00111912" w:rsidRPr="00111912">
        <w:t xml:space="preserve">, and </w:t>
      </w:r>
      <w:r w:rsidR="00CF06FD" w:rsidRPr="00111912">
        <w:rPr>
          <w:lang w:eastAsia="en-US"/>
        </w:rPr>
        <w:t>philosophy</w:t>
      </w:r>
      <w:r w:rsidR="00111912" w:rsidRPr="00111912">
        <w:t>.</w:t>
      </w:r>
      <w:r>
        <w:t xml:space="preserve"> </w:t>
      </w:r>
      <w:r w:rsidR="00023D97">
        <w:t>The streets of the city are interconnected</w:t>
      </w:r>
      <w:r w:rsidR="00157AB4">
        <w:t xml:space="preserve"> </w:t>
      </w:r>
      <w:r w:rsidR="00023D97">
        <w:t xml:space="preserve">in such a way that shows their suitability for </w:t>
      </w:r>
      <w:r w:rsidR="00157AB4">
        <w:t>horse-riding and chariot-driving</w:t>
      </w:r>
      <w:r w:rsidR="00023D97">
        <w:t>.</w:t>
      </w:r>
      <w:r w:rsidR="00883EEF">
        <w:t xml:space="preserve"> </w:t>
      </w:r>
    </w:p>
    <w:p w14:paraId="7EB86DB8" w14:textId="77777777" w:rsidR="00082C22" w:rsidRPr="00A36F6C" w:rsidRDefault="002D09F1" w:rsidP="003A6307">
      <w:r>
        <w:t>Moreover, the city has</w:t>
      </w:r>
      <w:r w:rsidR="00157AB4">
        <w:t xml:space="preserve"> the most beautiful publ</w:t>
      </w:r>
      <w:r>
        <w:t xml:space="preserve">ic precincts as well as </w:t>
      </w:r>
      <w:r w:rsidR="00157AB4">
        <w:t>royal palaces</w:t>
      </w:r>
      <w:r w:rsidR="003D0216">
        <w:t xml:space="preserve">. The Museum </w:t>
      </w:r>
      <w:r w:rsidR="00BB293A">
        <w:t xml:space="preserve">was also </w:t>
      </w:r>
      <w:r w:rsidR="003D0216">
        <w:t>a part</w:t>
      </w:r>
      <w:r w:rsidR="00BB293A">
        <w:t xml:space="preserve"> of the royal palaces and attracted scholars from different disciplines</w:t>
      </w:r>
      <w:r w:rsidR="003D0216">
        <w:t>.</w:t>
      </w:r>
      <w:r w:rsidR="00D159CC">
        <w:t xml:space="preserve"> </w:t>
      </w:r>
      <w:r w:rsidR="00BD582F">
        <w:t>With</w:t>
      </w:r>
      <w:r w:rsidR="00D159CC">
        <w:t xml:space="preserve"> this, </w:t>
      </w:r>
      <w:r w:rsidR="00CC2547">
        <w:t>t</w:t>
      </w:r>
      <w:r w:rsidR="00D159CC">
        <w:t xml:space="preserve">he Sema </w:t>
      </w:r>
      <w:r w:rsidR="00BD582F">
        <w:t xml:space="preserve">is also the part of </w:t>
      </w:r>
      <w:r w:rsidR="006475E1">
        <w:t xml:space="preserve">the royal palaces that has </w:t>
      </w:r>
      <w:r w:rsidR="00D159CC">
        <w:t>the burial-places of the kings</w:t>
      </w:r>
      <w:r w:rsidR="004A70A5">
        <w:t xml:space="preserve">. The Great Harbour at its entrance has </w:t>
      </w:r>
      <w:r w:rsidR="0083493C">
        <w:t xml:space="preserve">island, </w:t>
      </w:r>
      <w:r w:rsidR="004A70A5">
        <w:t>the tower Pharos</w:t>
      </w:r>
      <w:r w:rsidR="0083493C">
        <w:t xml:space="preserve">, </w:t>
      </w:r>
      <w:r w:rsidR="004A70A5">
        <w:t>reefs, and promontory Lochias</w:t>
      </w:r>
      <w:r w:rsidR="0083493C">
        <w:t>.</w:t>
      </w:r>
      <w:r w:rsidR="00D520AB">
        <w:t xml:space="preserve"> Above artificial harbor, there </w:t>
      </w:r>
      <w:r w:rsidR="00D520AB" w:rsidRPr="00082C22">
        <w:t xml:space="preserve">is a theatre and then the Poseidium. </w:t>
      </w:r>
      <w:r w:rsidR="00B60DA3" w:rsidRPr="00082C22">
        <w:t xml:space="preserve">Furthermore, there is Gymnasium with </w:t>
      </w:r>
      <w:r w:rsidR="00E128BE" w:rsidRPr="00082C22">
        <w:t>a great</w:t>
      </w:r>
      <w:r w:rsidR="00B60DA3" w:rsidRPr="00082C22">
        <w:t xml:space="preserve"> </w:t>
      </w:r>
      <w:r w:rsidR="00E128BE" w:rsidRPr="00082C22">
        <w:t>length</w:t>
      </w:r>
      <w:r w:rsidR="00B60DA3" w:rsidRPr="00082C22">
        <w:t xml:space="preserve"> of nearly a </w:t>
      </w:r>
      <w:r w:rsidR="00E128BE" w:rsidRPr="00082C22">
        <w:t>stadium.</w:t>
      </w:r>
      <w:r w:rsidRPr="00082C22">
        <w:t xml:space="preserve"> </w:t>
      </w:r>
      <w:r w:rsidR="007F3392" w:rsidRPr="00082C22">
        <w:t>Alexandria greatest library is a mixture of history and legend</w:t>
      </w:r>
      <w:r w:rsidR="00D46D74">
        <w:t xml:space="preserve"> </w:t>
      </w:r>
      <w:r w:rsidR="00D46D74">
        <w:fldChar w:fldCharType="begin"/>
      </w:r>
      <w:r w:rsidR="00D46D74">
        <w:instrText xml:space="preserve"> ADDIN ZOTERO_ITEM CSL_CITATION {"citationID":"0e694n8g","properties":{"formattedCitation":"(Casson et al., 2001)","plainCitation":"(Casson et al., 2001)","noteIndex":0},"citationItems":[{"id":2611,"uris":["http://zotero.org/users/local/KZl8ZL3A/items/4JXKFTFN"],"uri":["http://zotero.org/users/local/KZl8ZL3A/items/4JXKFTFN"],"itemData":{"id":2611,"type":"book","title":"Libraries in the Ancient World","publisher":"Yale University Press","URL":"https://books.google.com.pk/books?id=6yPhAAAAMAAJ","ISBN":"978-0-300-08809-0","author":[{"family":"Casson","given":"L."},{"family":"Penn","given":"J."},{"family":"Davis","given":"T. S."}],"issued":{"date-parts":[["2001"]]}}}],"schema":"https://github.com/citation-style-language/schema/raw/master/csl-citation.json"} </w:instrText>
      </w:r>
      <w:r w:rsidR="00D46D74">
        <w:fldChar w:fldCharType="separate"/>
      </w:r>
      <w:r w:rsidR="00D46D74" w:rsidRPr="00D46D74">
        <w:rPr>
          <w:rFonts w:ascii="Times New Roman" w:hAnsi="Times New Roman" w:cs="Times New Roman"/>
        </w:rPr>
        <w:t>(Casson et al., 2001)</w:t>
      </w:r>
      <w:r w:rsidR="00D46D74">
        <w:fldChar w:fldCharType="end"/>
      </w:r>
      <w:r w:rsidR="007F3392" w:rsidRPr="00082C22">
        <w:t>.</w:t>
      </w:r>
      <w:r w:rsidR="00FB23D1" w:rsidRPr="00082C22">
        <w:t xml:space="preserve"> It was built as a part of Mouseion with a purpose to boost</w:t>
      </w:r>
      <w:r w:rsidR="00FB23D1" w:rsidRPr="00FB23D1">
        <w:t xml:space="preserve"> the wealth of Egypt</w:t>
      </w:r>
      <w:r w:rsidRPr="00082C22">
        <w:t>. The library had an assortment</w:t>
      </w:r>
      <w:r w:rsidR="00FB23D1" w:rsidRPr="00FB23D1">
        <w:t xml:space="preserve"> of scrolls, a reading room, </w:t>
      </w:r>
      <w:r w:rsidR="003A6307">
        <w:t xml:space="preserve">lecture halls, and gardens. </w:t>
      </w:r>
      <w:r w:rsidRPr="00082C22">
        <w:t>Hence, the city was</w:t>
      </w:r>
      <w:r w:rsidR="00882107" w:rsidRPr="00882107">
        <w:t xml:space="preserve"> </w:t>
      </w:r>
      <w:r w:rsidR="00882107">
        <w:t xml:space="preserve">full of public and </w:t>
      </w:r>
      <w:r w:rsidR="00882107" w:rsidRPr="00353930">
        <w:t xml:space="preserve">sacred structures and can be designated as </w:t>
      </w:r>
      <w:r w:rsidRPr="00353930">
        <w:rPr>
          <w:lang w:eastAsia="en-US"/>
        </w:rPr>
        <w:t xml:space="preserve">the </w:t>
      </w:r>
      <w:r w:rsidRPr="00353930">
        <w:rPr>
          <w:lang w:eastAsia="en-US"/>
        </w:rPr>
        <w:lastRenderedPageBreak/>
        <w:t>greatest mental crucible</w:t>
      </w:r>
      <w:r w:rsidR="00882107" w:rsidRPr="00353930">
        <w:t xml:space="preserve"> of the</w:t>
      </w:r>
      <w:r w:rsidRPr="00353930">
        <w:rPr>
          <w:lang w:eastAsia="en-US"/>
        </w:rPr>
        <w:t xml:space="preserve"> world</w:t>
      </w:r>
      <w:r w:rsidR="00882107" w:rsidRPr="00353930">
        <w:t>.</w:t>
      </w:r>
      <w:r w:rsidR="00B756B0" w:rsidRPr="00353930">
        <w:t xml:space="preserve"> </w:t>
      </w:r>
      <w:r w:rsidR="00353930" w:rsidRPr="00353930">
        <w:t>Both</w:t>
      </w:r>
      <w:r w:rsidR="00B756B0" w:rsidRPr="00353930">
        <w:t xml:space="preserve"> </w:t>
      </w:r>
      <w:r w:rsidR="00B756B0" w:rsidRPr="00480F62">
        <w:t>Grecian</w:t>
      </w:r>
      <w:r w:rsidR="00353930" w:rsidRPr="00480F62">
        <w:t xml:space="preserve"> and Egyptian influence the construction and success of the city. </w:t>
      </w:r>
      <w:r w:rsidR="00480F62" w:rsidRPr="00480F62">
        <w:t>The</w:t>
      </w:r>
      <w:r w:rsidR="00353930" w:rsidRPr="00480F62">
        <w:t xml:space="preserve"> </w:t>
      </w:r>
      <w:r w:rsidR="00353930" w:rsidRPr="00A36F6C">
        <w:t xml:space="preserve">local </w:t>
      </w:r>
      <w:r w:rsidR="00480F62" w:rsidRPr="00A36F6C">
        <w:t xml:space="preserve">expertise and knowledge had a great </w:t>
      </w:r>
      <w:r w:rsidR="00A36F6C" w:rsidRPr="00A36F6C">
        <w:t>role in the</w:t>
      </w:r>
      <w:r w:rsidR="00E915C3" w:rsidRPr="00A36F6C">
        <w:t xml:space="preserve"> s</w:t>
      </w:r>
      <w:r w:rsidR="00A36F6C" w:rsidRPr="00A36F6C">
        <w:t>election of the city’s location.</w:t>
      </w:r>
    </w:p>
    <w:p w14:paraId="04562EAC" w14:textId="77777777" w:rsidR="00A36F6C" w:rsidRDefault="00A36F6C" w:rsidP="00D520AB"/>
    <w:p w14:paraId="794935A7" w14:textId="77777777" w:rsidR="00D520AB" w:rsidRDefault="00D520AB" w:rsidP="00D520AB"/>
    <w:p w14:paraId="089C3837" w14:textId="77777777" w:rsidR="0083493C" w:rsidRDefault="0083493C" w:rsidP="00D520AB"/>
    <w:p w14:paraId="6C2542DC" w14:textId="77777777" w:rsidR="00D46D74" w:rsidRDefault="00D46D74" w:rsidP="00D520AB"/>
    <w:p w14:paraId="6C82EA8E" w14:textId="77777777" w:rsidR="00D46D74" w:rsidRDefault="00D46D74" w:rsidP="00D520AB"/>
    <w:p w14:paraId="756D3481" w14:textId="77777777" w:rsidR="003A6307" w:rsidRDefault="003A6307" w:rsidP="00D520AB"/>
    <w:p w14:paraId="798440DB" w14:textId="77777777" w:rsidR="003A6307" w:rsidRDefault="003A6307" w:rsidP="00D520AB"/>
    <w:p w14:paraId="61B90579" w14:textId="77777777" w:rsidR="00D46D74" w:rsidRDefault="00D46D74" w:rsidP="00D520AB"/>
    <w:p w14:paraId="1213CCCD" w14:textId="77777777" w:rsidR="00D46D74" w:rsidRDefault="00D46D74" w:rsidP="00D520AB"/>
    <w:p w14:paraId="1CA47FC9" w14:textId="77777777" w:rsidR="00D46D74" w:rsidRDefault="00D46D74" w:rsidP="00D520AB"/>
    <w:p w14:paraId="6DC6F50B" w14:textId="77777777" w:rsidR="00D46D74" w:rsidRDefault="00D46D74" w:rsidP="00D520AB"/>
    <w:p w14:paraId="04B39B97" w14:textId="77777777" w:rsidR="00D46D74" w:rsidRDefault="00D46D74" w:rsidP="00D520AB"/>
    <w:p w14:paraId="7964953E" w14:textId="77777777" w:rsidR="00D46D74" w:rsidRDefault="00D46D74" w:rsidP="00D520AB"/>
    <w:p w14:paraId="22BE5DDE" w14:textId="77777777" w:rsidR="00D46D74" w:rsidRDefault="00D46D74" w:rsidP="00D520AB"/>
    <w:p w14:paraId="7C23C850" w14:textId="77777777" w:rsidR="00D46D74" w:rsidRDefault="00D46D74" w:rsidP="00D520AB"/>
    <w:p w14:paraId="03C8ADE3" w14:textId="77777777" w:rsidR="00D46D74" w:rsidRDefault="00D46D74" w:rsidP="00D520AB"/>
    <w:p w14:paraId="44C384A7" w14:textId="77777777" w:rsidR="00D46D74" w:rsidRDefault="00D46D74" w:rsidP="00D520AB"/>
    <w:p w14:paraId="1BC4D46F" w14:textId="77777777" w:rsidR="00D46D74" w:rsidRDefault="00D46D74" w:rsidP="00D520AB"/>
    <w:p w14:paraId="69167107" w14:textId="77777777" w:rsidR="00D46D74" w:rsidRDefault="00D46D74" w:rsidP="00D520AB"/>
    <w:p w14:paraId="1CFAF70E" w14:textId="77777777" w:rsidR="00D46D74" w:rsidRDefault="00D46D74" w:rsidP="00D520AB"/>
    <w:p w14:paraId="62E4A1EF" w14:textId="77777777" w:rsidR="00D46D74" w:rsidRDefault="00D46D74" w:rsidP="00D520AB"/>
    <w:p w14:paraId="78254375" w14:textId="77777777" w:rsidR="00D46D74" w:rsidRDefault="00D46D74" w:rsidP="00D520AB"/>
    <w:p w14:paraId="4899E673" w14:textId="77777777" w:rsidR="00D46D74" w:rsidRDefault="002D09F1" w:rsidP="00D46D74">
      <w:pPr>
        <w:pStyle w:val="Bibliography"/>
        <w:jc w:val="center"/>
      </w:pPr>
      <w:r>
        <w:t>Works Cited</w:t>
      </w:r>
    </w:p>
    <w:p w14:paraId="532AA8DC" w14:textId="77777777" w:rsidR="00D46D74" w:rsidRPr="00D46D74" w:rsidRDefault="002D09F1" w:rsidP="00D46D74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46D74">
        <w:rPr>
          <w:rFonts w:ascii="Times New Roman" w:hAnsi="Times New Roman" w:cs="Times New Roman"/>
        </w:rPr>
        <w:t xml:space="preserve">Casson, L., Penn, J., &amp; Davis, T. S. (2001). </w:t>
      </w:r>
      <w:r w:rsidRPr="00D46D74">
        <w:rPr>
          <w:rFonts w:ascii="Times New Roman" w:hAnsi="Times New Roman" w:cs="Times New Roman"/>
          <w:i/>
          <w:iCs/>
        </w:rPr>
        <w:t>Libraries in the Ancient World</w:t>
      </w:r>
      <w:r w:rsidRPr="00D46D74">
        <w:rPr>
          <w:rFonts w:ascii="Times New Roman" w:hAnsi="Times New Roman" w:cs="Times New Roman"/>
        </w:rPr>
        <w:t>. Retrieve</w:t>
      </w:r>
      <w:r>
        <w:rPr>
          <w:rFonts w:ascii="Times New Roman" w:hAnsi="Times New Roman" w:cs="Times New Roman"/>
        </w:rPr>
        <w:t>d from https://books.google.com</w:t>
      </w:r>
      <w:r w:rsidRPr="00D46D74">
        <w:rPr>
          <w:rFonts w:ascii="Times New Roman" w:hAnsi="Times New Roman" w:cs="Times New Roman"/>
        </w:rPr>
        <w:t xml:space="preserve"> /books?id=6yPhAAAAMAAJ</w:t>
      </w:r>
    </w:p>
    <w:p w14:paraId="269CED05" w14:textId="77777777" w:rsidR="00D46D74" w:rsidRPr="004A70A5" w:rsidRDefault="002D09F1" w:rsidP="00D520AB">
      <w:r>
        <w:fldChar w:fldCharType="end"/>
      </w:r>
    </w:p>
    <w:sectPr w:rsidR="00D46D74" w:rsidRPr="004A70A5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B20A04" w14:textId="77777777" w:rsidR="002D7FEC" w:rsidRDefault="002D7FEC">
      <w:pPr>
        <w:spacing w:line="240" w:lineRule="auto"/>
      </w:pPr>
      <w:r>
        <w:separator/>
      </w:r>
    </w:p>
  </w:endnote>
  <w:endnote w:type="continuationSeparator" w:id="0">
    <w:p w14:paraId="586B154F" w14:textId="77777777" w:rsidR="002D7FEC" w:rsidRDefault="002D7FE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0A7779" w14:textId="77777777" w:rsidR="002D7FEC" w:rsidRDefault="002D7FEC">
      <w:pPr>
        <w:spacing w:line="240" w:lineRule="auto"/>
      </w:pPr>
      <w:r>
        <w:separator/>
      </w:r>
    </w:p>
  </w:footnote>
  <w:footnote w:type="continuationSeparator" w:id="0">
    <w:p w14:paraId="7B8D441B" w14:textId="77777777" w:rsidR="002D7FEC" w:rsidRDefault="002D7FE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D97A5E" w14:textId="77777777" w:rsidR="00E614DD" w:rsidRDefault="002D7FEC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F3CC0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ACB3A5B" w14:textId="77777777" w:rsidR="00E614DD" w:rsidRDefault="002D7FEC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F3CC0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33B4D66A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39283E56" w:tentative="1">
      <w:start w:val="1"/>
      <w:numFmt w:val="lowerLetter"/>
      <w:lvlText w:val="%2."/>
      <w:lvlJc w:val="left"/>
      <w:pPr>
        <w:ind w:left="2160" w:hanging="360"/>
      </w:pPr>
    </w:lvl>
    <w:lvl w:ilvl="2" w:tplc="B2BA40FA" w:tentative="1">
      <w:start w:val="1"/>
      <w:numFmt w:val="lowerRoman"/>
      <w:lvlText w:val="%3."/>
      <w:lvlJc w:val="right"/>
      <w:pPr>
        <w:ind w:left="2880" w:hanging="180"/>
      </w:pPr>
    </w:lvl>
    <w:lvl w:ilvl="3" w:tplc="30CA1C66" w:tentative="1">
      <w:start w:val="1"/>
      <w:numFmt w:val="decimal"/>
      <w:lvlText w:val="%4."/>
      <w:lvlJc w:val="left"/>
      <w:pPr>
        <w:ind w:left="3600" w:hanging="360"/>
      </w:pPr>
    </w:lvl>
    <w:lvl w:ilvl="4" w:tplc="F16ECB16" w:tentative="1">
      <w:start w:val="1"/>
      <w:numFmt w:val="lowerLetter"/>
      <w:lvlText w:val="%5."/>
      <w:lvlJc w:val="left"/>
      <w:pPr>
        <w:ind w:left="4320" w:hanging="360"/>
      </w:pPr>
    </w:lvl>
    <w:lvl w:ilvl="5" w:tplc="8E943B88" w:tentative="1">
      <w:start w:val="1"/>
      <w:numFmt w:val="lowerRoman"/>
      <w:lvlText w:val="%6."/>
      <w:lvlJc w:val="right"/>
      <w:pPr>
        <w:ind w:left="5040" w:hanging="180"/>
      </w:pPr>
    </w:lvl>
    <w:lvl w:ilvl="6" w:tplc="63A63F6C" w:tentative="1">
      <w:start w:val="1"/>
      <w:numFmt w:val="decimal"/>
      <w:lvlText w:val="%7."/>
      <w:lvlJc w:val="left"/>
      <w:pPr>
        <w:ind w:left="5760" w:hanging="360"/>
      </w:pPr>
    </w:lvl>
    <w:lvl w:ilvl="7" w:tplc="68AC0C94" w:tentative="1">
      <w:start w:val="1"/>
      <w:numFmt w:val="lowerLetter"/>
      <w:lvlText w:val="%8."/>
      <w:lvlJc w:val="left"/>
      <w:pPr>
        <w:ind w:left="6480" w:hanging="360"/>
      </w:pPr>
    </w:lvl>
    <w:lvl w:ilvl="8" w:tplc="C770981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A1MDEzsTAzNjMDMpR0lIJTi4sz8/NACoxrAZ4ZdYgsAAAA"/>
  </w:docVars>
  <w:rsids>
    <w:rsidRoot w:val="00F83220"/>
    <w:rsid w:val="000166A4"/>
    <w:rsid w:val="00023D97"/>
    <w:rsid w:val="00040CBB"/>
    <w:rsid w:val="00082C22"/>
    <w:rsid w:val="000B78C8"/>
    <w:rsid w:val="00111912"/>
    <w:rsid w:val="0014327A"/>
    <w:rsid w:val="001463B2"/>
    <w:rsid w:val="00157AB4"/>
    <w:rsid w:val="001F4351"/>
    <w:rsid w:val="001F62C0"/>
    <w:rsid w:val="00245E02"/>
    <w:rsid w:val="002D09F1"/>
    <w:rsid w:val="002D7FEC"/>
    <w:rsid w:val="002F72A3"/>
    <w:rsid w:val="00353930"/>
    <w:rsid w:val="00353B66"/>
    <w:rsid w:val="003577B2"/>
    <w:rsid w:val="003A6307"/>
    <w:rsid w:val="003B207D"/>
    <w:rsid w:val="003D0216"/>
    <w:rsid w:val="004119F1"/>
    <w:rsid w:val="00430FE5"/>
    <w:rsid w:val="00456604"/>
    <w:rsid w:val="00480F62"/>
    <w:rsid w:val="004A2675"/>
    <w:rsid w:val="004A70A5"/>
    <w:rsid w:val="004C3787"/>
    <w:rsid w:val="004F7139"/>
    <w:rsid w:val="00526ADD"/>
    <w:rsid w:val="0057093C"/>
    <w:rsid w:val="005C454C"/>
    <w:rsid w:val="005F1308"/>
    <w:rsid w:val="006475E1"/>
    <w:rsid w:val="006500D5"/>
    <w:rsid w:val="00691EC1"/>
    <w:rsid w:val="006B3A2F"/>
    <w:rsid w:val="007C53FB"/>
    <w:rsid w:val="007D0326"/>
    <w:rsid w:val="007F3392"/>
    <w:rsid w:val="007F3CC0"/>
    <w:rsid w:val="0083493C"/>
    <w:rsid w:val="00882107"/>
    <w:rsid w:val="00883EEF"/>
    <w:rsid w:val="0088643B"/>
    <w:rsid w:val="008B7D18"/>
    <w:rsid w:val="008F1F97"/>
    <w:rsid w:val="008F4052"/>
    <w:rsid w:val="009A376C"/>
    <w:rsid w:val="009D4EB3"/>
    <w:rsid w:val="00A153BD"/>
    <w:rsid w:val="00A36F6C"/>
    <w:rsid w:val="00B13D1B"/>
    <w:rsid w:val="00B30F67"/>
    <w:rsid w:val="00B60DA3"/>
    <w:rsid w:val="00B71667"/>
    <w:rsid w:val="00B756B0"/>
    <w:rsid w:val="00B818DF"/>
    <w:rsid w:val="00BA32B5"/>
    <w:rsid w:val="00BB293A"/>
    <w:rsid w:val="00BD582F"/>
    <w:rsid w:val="00CC2547"/>
    <w:rsid w:val="00CF06FD"/>
    <w:rsid w:val="00D159CC"/>
    <w:rsid w:val="00D46D74"/>
    <w:rsid w:val="00D520AB"/>
    <w:rsid w:val="00D52117"/>
    <w:rsid w:val="00D97122"/>
    <w:rsid w:val="00DB0D39"/>
    <w:rsid w:val="00E128BE"/>
    <w:rsid w:val="00E14005"/>
    <w:rsid w:val="00E5600E"/>
    <w:rsid w:val="00E614DD"/>
    <w:rsid w:val="00E627B4"/>
    <w:rsid w:val="00E70F24"/>
    <w:rsid w:val="00E915C3"/>
    <w:rsid w:val="00EC01C0"/>
    <w:rsid w:val="00F67ECC"/>
    <w:rsid w:val="00F83220"/>
    <w:rsid w:val="00F9444C"/>
    <w:rsid w:val="00FA2677"/>
    <w:rsid w:val="00FB23D1"/>
    <w:rsid w:val="00FF26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1FEA2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2F72A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EB5712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EB5712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EB5712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EB5712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EB5712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1D45B5"/>
    <w:rsid w:val="005601D2"/>
    <w:rsid w:val="00B172E7"/>
    <w:rsid w:val="00EB5712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61</Words>
  <Characters>320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25T08:06:00Z</dcterms:created>
  <dcterms:modified xsi:type="dcterms:W3CDTF">2019-07-25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93ytIz49"/&gt;&lt;style id="http://www.zotero.org/styles/apa" locale="en-US" hasBibliography="1" bibliographyStyleHasBeenSet="1"/&gt;&lt;prefs&gt;&lt;pref name="fieldType" value="Field"/&gt;&lt;/prefs&gt;&lt;/data&gt;</vt:lpwstr>
  </property>
</Properties>
</file>